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25E9BF5" w14:textId="2F78F28C" w:rsidR="00C03DD5" w:rsidRPr="00C03DD5" w:rsidRDefault="00C03DD5">
      <w:pPr>
        <w:pPrChange w:id="3" w:author="Ana Eguiguren" w:date="2025-10-17T12:55:00Z" w16du:dateUtc="2025-10-17T15:55:00Z">
          <w:pPr>
            <w:pStyle w:val="Heading2"/>
          </w:pPr>
        </w:pPrChange>
      </w:pPr>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stage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e estimated the probability that individuals were female using Bayesian theory based on their morphometry allowed confident classification of the developmental stage and sex for most individuals. Moreover, an examination of the inferred developmental stage and sex individuals that participated in peduncle diving revealed patterns congruent with previous findings that show that this behaviour is predominantly directed at females and performed by subadult individuals. Our method offers an efficient, low-cost means of obtaining demographic information from live sperm whales, contributing to a deeper understanding of the behavioural development and informing population status and viability assessments. </w:t>
      </w:r>
    </w:p>
    <w:p w14:paraId="3879E6F8" w14:textId="77777777" w:rsidR="00C03DD5" w:rsidRDefault="00C03DD5" w:rsidP="00B67D3F">
      <w:pPr>
        <w:rPr>
          <w:b/>
          <w:bCs/>
          <w:i/>
          <w:iCs/>
        </w:rPr>
      </w:pPr>
    </w:p>
    <w:p w14:paraId="73ADEA4F" w14:textId="1B9B863F" w:rsidR="00B67D3F" w:rsidRDefault="00B67D3F" w:rsidP="00B67D3F">
      <w:r>
        <w:rPr>
          <w:b/>
          <w:bCs/>
          <w:i/>
          <w:iCs/>
        </w:rPr>
        <w:t>Keywords</w:t>
      </w:r>
      <w:r>
        <w:t xml:space="preserve"> (up to 6)</w:t>
      </w:r>
    </w:p>
    <w:p w14:paraId="04347BB9" w14:textId="7C3B18D3" w:rsidR="00C03DD5" w:rsidRDefault="00C03DD5" w:rsidP="00B67D3F">
      <w:r>
        <w:t>Photogrammetry, drone, sexual dimorphism, sperm whale</w:t>
      </w:r>
    </w:p>
    <w:p w14:paraId="17EFB6B7" w14:textId="77777777" w:rsidR="00C03DD5" w:rsidRPr="00B67D3F" w:rsidRDefault="00C03DD5" w:rsidP="00B67D3F"/>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4B99D79A"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w:t>
      </w:r>
      <w:r w:rsidR="00374F7A" w:rsidRPr="00207D2A">
        <w:lastRenderedPageBreak/>
        <w:t>strategies and metabolic needs</w:t>
      </w:r>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B4D1091"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544490E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assessments of their age impractical. Thus, individuals have been classified into four broad developmental/sex classes: calves are considerably small (ca. &lt; 5.5m) individuals found </w:t>
      </w:r>
      <w:r w:rsidRPr="00207D2A">
        <w:lastRenderedPageBreak/>
        <w:t xml:space="preserve">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76688C2E" w:rsidR="00941758" w:rsidRPr="00207D2A" w:rsidRDefault="001306CB" w:rsidP="00941758">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4"/>
      <w:commentRangeStart w:id="5"/>
      <w:commentRangeStart w:id="6"/>
      <w:r w:rsidR="00DB2679" w:rsidRPr="00207D2A">
        <w:t>larger nos</w:t>
      </w:r>
      <w:r w:rsidR="000D38CB" w:rsidRPr="00207D2A">
        <w:t>e</w:t>
      </w:r>
      <w:commentRangeEnd w:id="4"/>
      <w:r w:rsidR="00B46BCD">
        <w:rPr>
          <w:rStyle w:val="CommentReference"/>
        </w:rPr>
        <w:commentReference w:id="4"/>
      </w:r>
      <w:commentRangeEnd w:id="5"/>
      <w:r w:rsidR="004D6EE1">
        <w:rPr>
          <w:rStyle w:val="CommentReference"/>
        </w:rPr>
        <w:commentReference w:id="5"/>
      </w:r>
      <w:commentRangeEnd w:id="6"/>
      <w:r w:rsidR="00B842AE">
        <w:rPr>
          <w:rStyle w:val="CommentReference"/>
        </w:rPr>
        <w:commentReference w:id="6"/>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7"/>
      <w:r w:rsidR="00427786">
        <w:t>(Box 1)</w:t>
      </w:r>
      <w:r w:rsidR="00C807BA" w:rsidRPr="00207D2A">
        <w:t xml:space="preserve">. </w:t>
      </w:r>
      <w:commentRangeEnd w:id="7"/>
      <w:r w:rsidR="00B842AE">
        <w:rPr>
          <w:rStyle w:val="CommentReference"/>
        </w:rPr>
        <w:commentReference w:id="7"/>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a stereotyped interaction which has thus far been reported 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8" w:name="_Toc201083897"/>
      <w:r w:rsidRPr="00207D2A">
        <w:rPr>
          <w:rFonts w:cs="Times New Roman"/>
        </w:rPr>
        <w:lastRenderedPageBreak/>
        <w:t>2 | METHODS</w:t>
      </w:r>
      <w:bookmarkEnd w:id="8"/>
    </w:p>
    <w:p w14:paraId="39B141C3" w14:textId="77777777" w:rsidR="00862972" w:rsidRPr="00207D2A" w:rsidRDefault="00862972" w:rsidP="00EA7AE3">
      <w:pPr>
        <w:pStyle w:val="Heading3"/>
        <w:rPr>
          <w:rFonts w:cs="Times New Roman"/>
        </w:rPr>
      </w:pPr>
      <w:bookmarkStart w:id="9" w:name="_Toc201083898"/>
      <w:r w:rsidRPr="00207D2A">
        <w:rPr>
          <w:rFonts w:cs="Times New Roman"/>
        </w:rPr>
        <w:t>2.1 | Data Collection</w:t>
      </w:r>
      <w:bookmarkEnd w:id="9"/>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6CE8ABCE" w:rsidR="00862972" w:rsidRDefault="00862972" w:rsidP="00862972">
      <w:r w:rsidRPr="00207D2A">
        <w:t>If conditions were adequate (wind</w:t>
      </w:r>
      <w:r w:rsidR="0039636A">
        <w:t xml:space="preserve"> </w:t>
      </w:r>
      <w:r w:rsidRPr="00207D2A">
        <w:t>speed &lt; 10 kt and no rain), we conducted 1 – 2 hour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10" w:name="_Toc201083899"/>
      <w:r w:rsidRPr="00207D2A">
        <w:rPr>
          <w:rFonts w:cs="Times New Roman"/>
        </w:rPr>
        <w:t>2.2 | Morphometric measurements</w:t>
      </w:r>
      <w:bookmarkEnd w:id="10"/>
    </w:p>
    <w:p w14:paraId="15D81402" w14:textId="77777777" w:rsidR="00862972" w:rsidRPr="00207D2A" w:rsidRDefault="00862972" w:rsidP="00EA7AE3">
      <w:pPr>
        <w:pStyle w:val="Heading4"/>
        <w:rPr>
          <w:rFonts w:cs="Times New Roman"/>
        </w:rPr>
      </w:pPr>
      <w:bookmarkStart w:id="11" w:name="_Ref192584273"/>
      <w:r w:rsidRPr="00207D2A">
        <w:rPr>
          <w:rFonts w:cs="Times New Roman"/>
        </w:rPr>
        <w:t xml:space="preserve">2.2.1 | </w:t>
      </w:r>
      <w:bookmarkEnd w:id="11"/>
      <w:r w:rsidRPr="00207D2A">
        <w:rPr>
          <w:rFonts w:cs="Times New Roman"/>
        </w:rPr>
        <w:t>Estimating and correcting measurement error</w:t>
      </w:r>
    </w:p>
    <w:p w14:paraId="0DA1BC33" w14:textId="7228350C" w:rsidR="00C45E33" w:rsidRPr="00207D2A" w:rsidRDefault="00862972" w:rsidP="00862972">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12"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12"/>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9E712A">
        <w:t xml:space="preserve">the </w:t>
      </w:r>
      <w:proofErr w:type="spellStart"/>
      <w:r w:rsidR="009E712A">
        <w:t>Broyden</w:t>
      </w:r>
      <w:proofErr w:type="spellEnd"/>
      <w:r w:rsidR="009E712A">
        <w:t>-Fletcher-Goldfarb-Shanno (</w:t>
      </w:r>
      <w:r w:rsidR="009E47FF" w:rsidRPr="009E712A">
        <w:t>BFGS</w:t>
      </w:r>
      <w:r w:rsidR="009E712A">
        <w:t>)</w:t>
      </w:r>
      <w:r w:rsidR="009E47FF" w:rsidRPr="009E712A">
        <w:t xml:space="preserve"> 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proofErr w:type="spellStart"/>
      <w:r w:rsidR="009E47FF" w:rsidRPr="009E712A">
        <w:rPr>
          <w:i/>
          <w:iCs/>
        </w:rPr>
        <w:t>mr</w:t>
      </w:r>
      <w:proofErr w:type="spellEnd"/>
      <w:r w:rsidR="009E47FF" w:rsidRPr="009E712A">
        <w:rPr>
          <w:i/>
          <w:iCs/>
        </w:rPr>
        <w:t xml:space="preserve">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CB0CBFA"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40687" w:rsidRPr="009E712A">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13"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13"/>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B99EB12"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047938A8" w:rsidR="00221C23" w:rsidRDefault="00FA0DD1" w:rsidP="00B904F0">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14" w:name="_Toc201083901"/>
      <w:r w:rsidRPr="00207D2A">
        <w:rPr>
          <w:rFonts w:cs="Times New Roman"/>
        </w:rPr>
        <w:t xml:space="preserve">3. </w:t>
      </w:r>
      <w:bookmarkEnd w:id="1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15" w:name="_Ref201088861"/>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1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16" w:name="_Ref203040586"/>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16"/>
      <w:r w:rsidRPr="00B67D3F">
        <w:rPr>
          <w:rFonts w:eastAsiaTheme="minorHAnsi" w:cs="Times New Roman"/>
          <w:b/>
          <w:bCs/>
          <w:sz w:val="18"/>
          <w:szCs w:val="18"/>
        </w:rPr>
        <w:t>.</w:t>
      </w:r>
      <w:r w:rsidRPr="00B67D3F">
        <w:rPr>
          <w:rFonts w:eastAsiaTheme="minorHAnsi" w:cs="Times New Roman"/>
          <w:sz w:val="18"/>
          <w:szCs w:val="18"/>
        </w:rPr>
        <w:t xml:space="preserve"> </w:t>
      </w:r>
      <w:bookmarkStart w:id="17"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17"/>
    </w:p>
    <w:p w14:paraId="2B668A0F" w14:textId="77777777" w:rsidR="0063179E" w:rsidRPr="00AD46A2" w:rsidRDefault="0063179E" w:rsidP="00B67D3F"/>
    <w:p w14:paraId="56DC23FF" w14:textId="30317480" w:rsidR="00583D2A" w:rsidRPr="00207D2A" w:rsidRDefault="00583D2A" w:rsidP="00583D2A">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583D2A">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18" w:name="_Ref203140158"/>
      <w:bookmarkStart w:id="19"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18"/>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19"/>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20"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20"/>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r w:rsidRPr="00207D2A">
        <w:rPr>
          <w:i w:val="0"/>
          <w:iCs w:val="0"/>
          <w:color w:val="auto"/>
        </w:rPr>
        <w:t xml:space="preserve"> base of the dorsal fin</w:t>
      </w:r>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values 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21" w:name="_Ref201777743"/>
      <w:r w:rsidRPr="00207D2A">
        <w:rPr>
          <w:b/>
          <w:bCs/>
          <w:color w:val="auto"/>
        </w:rPr>
        <w:t xml:space="preserve">Figure </w:t>
      </w:r>
      <w:bookmarkEnd w:id="21"/>
      <w:r w:rsidR="00CF02DB">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calf (C), juvenile (J), sub-adult (SA), adult female (AF adult male and mature female (AM/MF), maximum female length (Fmax), and mature male (MM).</w:t>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583D2A">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22" w:author="Christine K" w:date="2025-09-26T13: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23" w:name="_Ref201915523"/>
      <w:r w:rsidRPr="00207D2A">
        <w:rPr>
          <w:b/>
          <w:bCs/>
          <w:color w:val="auto"/>
        </w:rPr>
        <w:t xml:space="preserve">Figure </w:t>
      </w:r>
      <w:bookmarkEnd w:id="23"/>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24"/>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24"/>
      <w:r w:rsidR="00B904CD">
        <w:rPr>
          <w:rStyle w:val="CommentReference"/>
          <w:i w:val="0"/>
          <w:iCs w:val="0"/>
          <w:color w:val="auto"/>
        </w:rPr>
        <w:commentReference w:id="24"/>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calf (C), juvenile (J), sub-adult (SA), adult female (AF adult male and mature female (AM/MF), maximum female length (Fmax), and mature male (MM).</w:t>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44902509"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p>
    <w:p w14:paraId="70DBCAFF" w14:textId="52CEE377"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proofErr w:type="gramStart"/>
      <w:r w:rsidR="00C93F1A" w:rsidRPr="00207D2A">
        <w:t>the majority of</w:t>
      </w:r>
      <w:proofErr w:type="gramEnd"/>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curves in Nishiwaki et al. (1963) 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65F931C2"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2AB05D72"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w:t>
      </w:r>
      <w:r w:rsidR="007B7032">
        <w:t xml:space="preserve"> </w:t>
      </w:r>
      <w:r w:rsidRPr="00207D2A">
        <w:t>Nishiwaki et al.</w:t>
      </w:r>
      <w:commentRangeStart w:id="25"/>
      <w:r w:rsidRPr="00207D2A">
        <w:t xml:space="preserve"> (1963)</w:t>
      </w:r>
      <w:commentRangeEnd w:id="25"/>
      <w:r w:rsidR="00AA4328">
        <w:rPr>
          <w:rStyle w:val="CommentReference"/>
        </w:rPr>
        <w:commentReference w:id="25"/>
      </w:r>
      <w:r w:rsidRPr="00207D2A">
        <w:t xml:space="preserve">. </w:t>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0379F27C" w:rsidR="004B023A" w:rsidRDefault="00B80788" w:rsidP="00B80788">
      <w:pPr>
        <w:spacing w:line="360" w:lineRule="auto"/>
      </w:pPr>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w:t>
      </w:r>
      <w:commentRangeStart w:id="26"/>
      <w:commentRangeStart w:id="27"/>
      <w:r w:rsidR="00E420B9" w:rsidRPr="00207D2A">
        <w:t xml:space="preserve">‘adult female’ </w:t>
      </w:r>
      <w:commentRangeEnd w:id="26"/>
      <w:r w:rsidR="00943EA6">
        <w:rPr>
          <w:rStyle w:val="CommentReference"/>
        </w:rPr>
        <w:commentReference w:id="26"/>
      </w:r>
      <w:commentRangeEnd w:id="27"/>
      <w:r w:rsidR="00943EA6">
        <w:rPr>
          <w:rStyle w:val="CommentReference"/>
        </w:rPr>
        <w:commentReference w:id="27"/>
      </w:r>
      <w:r w:rsidR="00E420B9" w:rsidRPr="00207D2A">
        <w:t xml:space="preserve">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5B829A42"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28"/>
      <w:r w:rsidRPr="00207D2A">
        <w:t xml:space="preserve">juveniles (n = 2) </w:t>
      </w:r>
      <w:commentRangeEnd w:id="28"/>
      <w:r w:rsidR="00BB2C97">
        <w:rPr>
          <w:rStyle w:val="CommentReference"/>
        </w:rPr>
        <w:commentReference w:id="28"/>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29" w:name="_Hlk209789716"/>
      <w:r w:rsidRPr="00207D2A">
        <w:rPr>
          <w:rFonts w:cs="Times New Roman"/>
        </w:rPr>
        <w:t xml:space="preserve">4.4 | </w:t>
      </w:r>
      <w:r w:rsidR="004B023A">
        <w:rPr>
          <w:rFonts w:cs="Times New Roman"/>
        </w:rPr>
        <w:t>Applications</w:t>
      </w:r>
    </w:p>
    <w:p w14:paraId="7536D841" w14:textId="1EC7A6F2"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6E61C923"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02AE2FFC"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29"/>
    <w:p w14:paraId="36AC0E5C" w14:textId="3F933B5E" w:rsidR="00B67D3F" w:rsidRDefault="00B67D3F" w:rsidP="00727667">
      <w:pPr>
        <w:pStyle w:val="Heading3"/>
        <w:spacing w:line="360" w:lineRule="auto"/>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90097F">
      <w:pPr>
        <w:spacing w:line="360" w:lineRule="auto"/>
      </w:pPr>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5757D2">
      <w:pPr>
        <w:pStyle w:val="Heading3"/>
        <w:spacing w:line="360" w:lineRule="auto"/>
      </w:pPr>
      <w:r>
        <w:lastRenderedPageBreak/>
        <w:t>Box 1</w:t>
      </w:r>
      <w:r w:rsidR="001B2E58">
        <w:t>. Sexual dimorphism in sperm whales</w:t>
      </w:r>
    </w:p>
    <w:p w14:paraId="2AFCF419" w14:textId="75620BC5" w:rsidR="0036132F" w:rsidRPr="001B2E58" w:rsidRDefault="001B2E58" w:rsidP="005757D2">
      <w:pPr>
        <w:spacing w:line="360" w:lineRule="auto"/>
      </w:pPr>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 (Norris &amp; Harvey 1972). Sperm whale clicks have a multi-pulse structure that results from sound waves being emitted near the blowhole and bouncing against the base of the skull (Norris &amp; Harvey 1972).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 xml:space="preserve">acoustically exaggerate and advertise their size to females and other males (Cranford 1999, Madsen et al. 2002). It has also been suggested that the enlarged nose may give males a competitive advantage by serving as a ‘battering ram’ during fights for access to females </w:t>
      </w:r>
      <w:r w:rsidRPr="001B2E58">
        <w:rPr>
          <w:u w:val="single"/>
          <w:lang w:val="en-US"/>
        </w:rPr>
        <w:t xml:space="preserve">(Clarke &amp; </w:t>
      </w:r>
      <w:proofErr w:type="spellStart"/>
      <w:r w:rsidRPr="001B2E58">
        <w:rPr>
          <w:u w:val="single"/>
          <w:lang w:val="en-US"/>
        </w:rPr>
        <w:t>Paliza</w:t>
      </w:r>
      <w:proofErr w:type="spellEnd"/>
      <w:r w:rsidRPr="001B2E58">
        <w:rPr>
          <w:u w:val="single"/>
          <w:lang w:val="en-US"/>
        </w:rPr>
        <w:t xml:space="preserve"> 1988, Carrier et al. 2002, Panagiotopoulou et al. 2016)</w:t>
      </w:r>
      <w:r w:rsidRPr="001B2E58">
        <w:rPr>
          <w:lang w:val="en-US"/>
        </w:rPr>
        <w:t xml:space="preserve">. However, there is scant evidence of male-male fighting between males of reproductive age in regions where they would encounter females </w:t>
      </w:r>
      <w:r w:rsidRPr="001B2E58">
        <w:rPr>
          <w:u w:val="single"/>
          <w:lang w:val="en-US"/>
        </w:rPr>
        <w:t>(Whitehead 2003, Gero et al. 2014)</w:t>
      </w:r>
      <w:r w:rsidRPr="001B2E58">
        <w:rPr>
          <w:lang w:val="en-US"/>
        </w:rPr>
        <w:t>. 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7B461ACD" w14:textId="1DDDB665" w:rsidR="00B67D3F" w:rsidRDefault="00B67D3F" w:rsidP="00B67D3F">
      <w:pPr>
        <w:pStyle w:val="Heading3"/>
      </w:pPr>
      <w:r>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lastRenderedPageBreak/>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30" w:author="Hal Whitehead" w:date="2025-09-27T08: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31" w:author="Hal Whitehead" w:date="2025-09-27T08:17:00Z">
            <w:rPr>
              <w:i/>
              <w:iCs/>
              <w:lang w:val="en-US"/>
            </w:rPr>
          </w:rPrChange>
        </w:rPr>
        <w:t>Mar. Mammal Sci.</w:t>
      </w:r>
      <w:r w:rsidRPr="00764DF1">
        <w:rPr>
          <w:lang w:val="fr-FR"/>
          <w:rPrChange w:id="32" w:author="Hal Whitehead" w:date="2025-09-27T08: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33" w:author="Hal Whitehead" w:date="2025-09-27T08:17:00Z">
            <w:rPr>
              <w:lang w:val="en-US"/>
            </w:rPr>
          </w:rPrChange>
        </w:rPr>
        <w:t>9.</w:t>
      </w:r>
      <w:r w:rsidRPr="00764DF1">
        <w:rPr>
          <w:lang w:val="fr-FR"/>
          <w:rPrChange w:id="34" w:author="Hal Whitehead" w:date="2025-09-27T08:17:00Z">
            <w:rPr>
              <w:lang w:val="en-US"/>
            </w:rPr>
          </w:rPrChange>
        </w:rPr>
        <w:tab/>
        <w:t xml:space="preserve">Burnett, J. D. </w:t>
      </w:r>
      <w:r w:rsidRPr="00764DF1">
        <w:rPr>
          <w:i/>
          <w:iCs/>
          <w:lang w:val="fr-FR"/>
          <w:rPrChange w:id="35" w:author="Hal Whitehead" w:date="2025-09-27T08:17:00Z">
            <w:rPr>
              <w:i/>
              <w:iCs/>
              <w:lang w:val="en-US"/>
            </w:rPr>
          </w:rPrChange>
        </w:rPr>
        <w:t>et al.</w:t>
      </w:r>
      <w:r w:rsidRPr="00764DF1">
        <w:rPr>
          <w:lang w:val="fr-FR"/>
          <w:rPrChange w:id="36" w:author="Hal Whitehead" w:date="2025-09-27T08: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lastRenderedPageBreak/>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lastRenderedPageBreak/>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lastRenderedPageBreak/>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lastRenderedPageBreak/>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lastRenderedPageBreak/>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4"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5"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6"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7"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24"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25"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26"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27"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28"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581AC800" w15:done="1"/>
  <w15:commentEx w15:paraId="6C4DBBE0" w15:paraIdParent="581AC800" w15:done="1"/>
  <w15:commentEx w15:paraId="5B89AEF1" w15:paraIdParent="581AC800" w15:done="1"/>
  <w15:commentEx w15:paraId="15BED8A3" w15:done="1"/>
  <w15:commentEx w15:paraId="0DB15B66" w15:done="0"/>
  <w15:commentEx w15:paraId="417769BE" w15:done="0"/>
  <w15:commentEx w15:paraId="0D514784" w15:done="1"/>
  <w15:commentEx w15:paraId="0A4304C0" w15:paraIdParent="0D514784" w15:done="1"/>
  <w15:commentEx w15:paraId="53BF1B1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554EA364" w16cex:dateUtc="2025-08-09T20:57:00Z"/>
  <w16cex:commentExtensible w16cex:durableId="73E7CF5A" w16cex:dateUtc="2025-09-16T23:20:00Z"/>
  <w16cex:commentExtensible w16cex:durableId="6CAC59BD" w16cex:dateUtc="2025-09-26T19:54:00Z"/>
  <w16cex:commentExtensible w16cex:durableId="60922118" w16cex:dateUtc="2025-09-26T19:55:00Z"/>
  <w16cex:commentExtensible w16cex:durableId="5BFAFCB2" w16cex:dateUtc="2025-09-26T20:55:00Z"/>
  <w16cex:commentExtensible w16cex:durableId="37D573D6" w16cex:dateUtc="2025-09-27T14:19: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5E0D08EF" w16cex:dateUtc="2025-09-26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581AC800" w16cid:durableId="554EA364"/>
  <w16cid:commentId w16cid:paraId="6C4DBBE0" w16cid:durableId="73E7CF5A"/>
  <w16cid:commentId w16cid:paraId="5B89AEF1" w16cid:durableId="6CAC59BD"/>
  <w16cid:commentId w16cid:paraId="15BED8A3" w16cid:durableId="60922118"/>
  <w16cid:commentId w16cid:paraId="0DB15B66" w16cid:durableId="5BFAFCB2"/>
  <w16cid:commentId w16cid:paraId="417769BE" w16cid:durableId="37D573D6"/>
  <w16cid:commentId w16cid:paraId="0D514784" w16cid:durableId="0864B6A3"/>
  <w16cid:commentId w16cid:paraId="0A4304C0" w16cid:durableId="3EA083B1"/>
  <w16cid:commentId w16cid:paraId="53BF1B14" w16cid:durableId="5E0D08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69B69" w14:textId="77777777" w:rsidR="006E1BF2" w:rsidRPr="00EC30B6" w:rsidRDefault="006E1BF2">
      <w:pPr>
        <w:spacing w:after="0" w:line="240" w:lineRule="auto"/>
      </w:pPr>
      <w:r w:rsidRPr="00EC30B6">
        <w:separator/>
      </w:r>
    </w:p>
  </w:endnote>
  <w:endnote w:type="continuationSeparator" w:id="0">
    <w:p w14:paraId="342C1FB5" w14:textId="77777777" w:rsidR="006E1BF2" w:rsidRPr="00EC30B6" w:rsidRDefault="006E1BF2">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C88C13" w14:textId="77777777" w:rsidR="006E1BF2" w:rsidRPr="00EC30B6" w:rsidRDefault="006E1BF2">
      <w:pPr>
        <w:spacing w:after="0" w:line="240" w:lineRule="auto"/>
      </w:pPr>
      <w:r w:rsidRPr="00EC30B6">
        <w:separator/>
      </w:r>
    </w:p>
  </w:footnote>
  <w:footnote w:type="continuationSeparator" w:id="0">
    <w:p w14:paraId="38543299" w14:textId="77777777" w:rsidR="006E1BF2" w:rsidRPr="00EC30B6" w:rsidRDefault="006E1BF2">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Christine K">
    <w15:presenceInfo w15:providerId="Windows Live" w15:userId="e5cdb86eeba46edf"/>
  </w15:person>
  <w15:person w15:author="Hal Whitehead">
    <w15:presenceInfo w15:providerId="AD" w15:userId="S::hwhitehe@dal.ca::d9bf6773-906a-4701-9c5f-9758a1d041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4DC"/>
    <w:rsid w:val="00187C9B"/>
    <w:rsid w:val="00187FEE"/>
    <w:rsid w:val="00192CF7"/>
    <w:rsid w:val="001B2E58"/>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132F"/>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B7032"/>
    <w:rsid w:val="007C7341"/>
    <w:rsid w:val="007C7987"/>
    <w:rsid w:val="007D5A61"/>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97F"/>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4</Pages>
  <Words>50885</Words>
  <Characters>290049</Characters>
  <Application>Microsoft Office Word</Application>
  <DocSecurity>0</DocSecurity>
  <Lines>2417</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5</cp:revision>
  <cp:lastPrinted>2025-09-24T23:34:00Z</cp:lastPrinted>
  <dcterms:created xsi:type="dcterms:W3CDTF">2025-10-17T15:56:00Z</dcterms:created>
  <dcterms:modified xsi:type="dcterms:W3CDTF">2025-10-1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